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F7745A">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F7745A">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08312B" w:rsidRPr="0008312B" w:rsidRDefault="0078004E" w:rsidP="0008312B">
      <w:pPr>
        <w:ind w:left="720" w:hanging="720"/>
        <w:jc w:val="center"/>
        <w:rPr>
          <w:rFonts w:asciiTheme="majorHAnsi" w:eastAsiaTheme="majorEastAsia" w:hAnsiTheme="majorHAnsi" w:cstheme="majorBidi"/>
          <w:bCs/>
          <w:kern w:val="28"/>
        </w:rPr>
      </w:pPr>
      <w:r w:rsidRPr="0078004E">
        <w:rPr>
          <w:rFonts w:asciiTheme="majorHAnsi" w:eastAsiaTheme="majorEastAsia" w:hAnsiTheme="majorHAnsi" w:cstheme="majorBidi"/>
          <w:bCs/>
          <w:kern w:val="28"/>
        </w:rPr>
        <w:t>Health Insurance Portability and Accountability Act HIPAA</w:t>
      </w:r>
    </w:p>
    <w:p w:rsidR="007F5FC9" w:rsidRPr="007F5FC9" w:rsidRDefault="007F5FC9" w:rsidP="007F5FC9">
      <w:pPr>
        <w:ind w:firstLine="0"/>
        <w:rPr>
          <w:rFonts w:asciiTheme="majorHAnsi" w:eastAsiaTheme="majorEastAsia" w:hAnsiTheme="majorHAnsi" w:cstheme="majorBidi"/>
          <w:b/>
          <w:kern w:val="28"/>
        </w:rPr>
      </w:pPr>
      <w:r w:rsidRPr="007F5FC9">
        <w:rPr>
          <w:rFonts w:asciiTheme="majorHAnsi" w:eastAsiaTheme="majorEastAsia" w:hAnsiTheme="majorHAnsi" w:cstheme="majorBidi"/>
          <w:b/>
          <w:kern w:val="28"/>
        </w:rPr>
        <w:t>Introduction</w:t>
      </w:r>
    </w:p>
    <w:p w:rsidR="007F5FC9" w:rsidRPr="007F5FC9" w:rsidRDefault="007F5FC9" w:rsidP="007F5FC9">
      <w:pPr>
        <w:rPr>
          <w:rFonts w:asciiTheme="majorHAnsi" w:eastAsiaTheme="majorEastAsia" w:hAnsiTheme="majorHAnsi" w:cstheme="majorBidi"/>
          <w:kern w:val="28"/>
        </w:rPr>
      </w:pPr>
      <w:bookmarkStart w:id="0" w:name="_GoBack"/>
      <w:r w:rsidRPr="007F5FC9">
        <w:rPr>
          <w:rFonts w:asciiTheme="majorHAnsi" w:eastAsiaTheme="majorEastAsia" w:hAnsiTheme="majorHAnsi" w:cstheme="majorBidi"/>
          <w:kern w:val="28"/>
        </w:rPr>
        <w:t xml:space="preserve">Healthcare can be defined as the improvement and maintenance of health by not only preventing disease but also diagnosing and treating an illness that can either be physical or mental illness. Healthcare has always been the most debated topic worldwide. Specifically, discussing the US, the healthcare system is largely owned by the private sector. According to the report published </w:t>
      </w:r>
      <w:r w:rsidR="00404743">
        <w:rPr>
          <w:rFonts w:asciiTheme="majorHAnsi" w:eastAsiaTheme="majorEastAsia" w:hAnsiTheme="majorHAnsi" w:cstheme="majorBidi"/>
          <w:kern w:val="28"/>
        </w:rPr>
        <w:t xml:space="preserve">in 2014 </w:t>
      </w:r>
      <w:r w:rsidRPr="007F5FC9">
        <w:rPr>
          <w:rFonts w:asciiTheme="majorHAnsi" w:eastAsiaTheme="majorEastAsia" w:hAnsiTheme="majorHAnsi" w:cstheme="majorBidi"/>
          <w:kern w:val="28"/>
        </w:rPr>
        <w:t xml:space="preserve">by the </w:t>
      </w:r>
      <w:r w:rsidR="00404743">
        <w:rPr>
          <w:rFonts w:asciiTheme="majorHAnsi" w:eastAsiaTheme="majorEastAsia" w:hAnsiTheme="majorHAnsi" w:cstheme="majorBidi"/>
          <w:kern w:val="28"/>
        </w:rPr>
        <w:t xml:space="preserve">National Health Accounts US, </w:t>
      </w:r>
      <w:r w:rsidRPr="007F5FC9">
        <w:rPr>
          <w:rFonts w:asciiTheme="majorHAnsi" w:eastAsiaTheme="majorEastAsia" w:hAnsiTheme="majorHAnsi" w:cstheme="majorBidi"/>
          <w:kern w:val="28"/>
        </w:rPr>
        <w:t>the US spends more than $9000 on healthcare per capita</w:t>
      </w:r>
      <w:r w:rsidR="00490D05">
        <w:rPr>
          <w:rFonts w:asciiTheme="majorHAnsi" w:eastAsiaTheme="majorEastAsia" w:hAnsiTheme="majorHAnsi" w:cstheme="majorBidi"/>
          <w:kern w:val="28"/>
        </w:rPr>
        <w:t xml:space="preserve"> </w:t>
      </w:r>
      <w:r w:rsidR="00490D05">
        <w:rPr>
          <w:rFonts w:asciiTheme="majorHAnsi" w:eastAsiaTheme="majorEastAsia" w:hAnsiTheme="majorHAnsi" w:cstheme="majorBidi"/>
          <w:kern w:val="28"/>
        </w:rPr>
        <w:fldChar w:fldCharType="begin"/>
      </w:r>
      <w:r w:rsidR="00490D05">
        <w:rPr>
          <w:rFonts w:asciiTheme="majorHAnsi" w:eastAsiaTheme="majorEastAsia" w:hAnsiTheme="majorHAnsi" w:cstheme="majorBidi"/>
          <w:kern w:val="28"/>
        </w:rPr>
        <w:instrText xml:space="preserve"> ADDIN ZOTERO_ITEM CSL_CITATION {"citationID":"Kl0ErQ13","properties":{"formattedCitation":"(Medicare et al.)","plainCitation":"(Medicare et al.)","noteIndex":0},"citationItems":[{"id":200,"uris":["http://zotero.org/users/local/sbFMNDWM/items/BSPH99A2"],"uri":["http://zotero.org/users/local/sbFMNDWM/items/BSPH99A2"],"itemData":{"id":200,"type":"webpage","title":"NationalHealthAccountsHistorical","abstract":"National Health Accounts by service type and funding source","URL":"https://www.cms.gov/Research-Statistics-Data-and-Systems/Statistics-Trends-and-Reports/NationalHealthExpendData/NationalHealthAccountsHistorical.html","language":"en-us","author":[{"family":"Medicare","given":"Centers","dropping-particle":"for"},{"family":"Baltimore","given":"Medicaid Services 7500 Security Boulevard"},{"family":"Usa","given":"Md21244"}],"issued":{"date-parts":[["2018",12,11]]},"accessed":{"date-parts":[["2019",11,15]]}}}],"schema":"https://github.com/citation-style-language/schema/raw/master/csl-citation.json"} </w:instrText>
      </w:r>
      <w:r w:rsidR="00490D05">
        <w:rPr>
          <w:rFonts w:asciiTheme="majorHAnsi" w:eastAsiaTheme="majorEastAsia" w:hAnsiTheme="majorHAnsi" w:cstheme="majorBidi"/>
          <w:kern w:val="28"/>
        </w:rPr>
        <w:fldChar w:fldCharType="separate"/>
      </w:r>
      <w:r w:rsidR="00490D05" w:rsidRPr="00490D05">
        <w:rPr>
          <w:rFonts w:ascii="Times New Roman" w:hAnsi="Times New Roman" w:cs="Times New Roman"/>
        </w:rPr>
        <w:t>(Medicare et al.)</w:t>
      </w:r>
      <w:r w:rsidR="00490D05">
        <w:rPr>
          <w:rFonts w:asciiTheme="majorHAnsi" w:eastAsiaTheme="majorEastAsia" w:hAnsiTheme="majorHAnsi" w:cstheme="majorBidi"/>
          <w:kern w:val="28"/>
        </w:rPr>
        <w:fldChar w:fldCharType="end"/>
      </w:r>
      <w:r w:rsidRPr="007F5FC9">
        <w:rPr>
          <w:rFonts w:asciiTheme="majorHAnsi" w:eastAsiaTheme="majorEastAsia" w:hAnsiTheme="majorHAnsi" w:cstheme="majorBidi"/>
          <w:kern w:val="28"/>
        </w:rPr>
        <w:t>. Healthcare is provided by both private and public healthcare coverage, for instance, Medicare and Medicaid. This paper will discuss a health care policy that is Health Insurance Portability and Accountability Act (HIPAA) its merits and the issues associated with it.</w:t>
      </w:r>
    </w:p>
    <w:p w:rsidR="007F5FC9" w:rsidRPr="007F5FC9" w:rsidRDefault="007F5FC9" w:rsidP="007F5FC9">
      <w:pPr>
        <w:ind w:firstLine="0"/>
        <w:rPr>
          <w:rFonts w:asciiTheme="majorHAnsi" w:eastAsiaTheme="majorEastAsia" w:hAnsiTheme="majorHAnsi" w:cstheme="majorBidi"/>
          <w:b/>
          <w:kern w:val="28"/>
        </w:rPr>
      </w:pPr>
      <w:r w:rsidRPr="007F5FC9">
        <w:rPr>
          <w:rFonts w:asciiTheme="majorHAnsi" w:eastAsiaTheme="majorEastAsia" w:hAnsiTheme="majorHAnsi" w:cstheme="majorBidi"/>
          <w:b/>
          <w:kern w:val="28"/>
        </w:rPr>
        <w:t>Body</w:t>
      </w:r>
    </w:p>
    <w:p w:rsidR="007F5FC9" w:rsidRPr="007F5FC9" w:rsidRDefault="007F5FC9" w:rsidP="007F5FC9">
      <w:pPr>
        <w:rPr>
          <w:rFonts w:asciiTheme="majorHAnsi" w:eastAsiaTheme="majorEastAsia" w:hAnsiTheme="majorHAnsi" w:cstheme="majorBidi"/>
          <w:kern w:val="28"/>
        </w:rPr>
      </w:pPr>
      <w:r w:rsidRPr="007F5FC9">
        <w:rPr>
          <w:rFonts w:asciiTheme="majorHAnsi" w:eastAsiaTheme="majorEastAsia" w:hAnsiTheme="majorHAnsi" w:cstheme="majorBidi"/>
          <w:kern w:val="28"/>
        </w:rPr>
        <w:t>Health Insurance Portability and Accountability Act (HIPAA) was passed in 1996 by the federal government. The law created a mechanism for maintaining health insurance coverage when an individual is switching jobs while also establishing standards to manage the security and privacy of electronic health information (</w:t>
      </w:r>
      <w:proofErr w:type="spellStart"/>
      <w:r w:rsidRPr="007F5FC9">
        <w:rPr>
          <w:rFonts w:asciiTheme="majorHAnsi" w:eastAsiaTheme="majorEastAsia" w:hAnsiTheme="majorHAnsi" w:cstheme="majorBidi"/>
          <w:kern w:val="28"/>
        </w:rPr>
        <w:t>Mercuri</w:t>
      </w:r>
      <w:proofErr w:type="spellEnd"/>
      <w:r w:rsidRPr="007F5FC9">
        <w:rPr>
          <w:rFonts w:asciiTheme="majorHAnsi" w:eastAsiaTheme="majorEastAsia" w:hAnsiTheme="majorHAnsi" w:cstheme="majorBidi"/>
          <w:kern w:val="28"/>
        </w:rPr>
        <w:t xml:space="preserve"> 26). HIPAA aids in prohibiting insurers from defying an individual for pre-existing conditions that come under an employer-sponsored group health plan. Furthermore, the law makes the healthcare providers accountable for protecting an individual identifiable electronic health information.</w:t>
      </w:r>
    </w:p>
    <w:p w:rsidR="007F5FC9" w:rsidRPr="007F5FC9" w:rsidRDefault="007F5FC9" w:rsidP="007F5FC9">
      <w:pPr>
        <w:rPr>
          <w:rFonts w:asciiTheme="majorHAnsi" w:eastAsiaTheme="majorEastAsia" w:hAnsiTheme="majorHAnsi" w:cstheme="majorBidi"/>
          <w:kern w:val="28"/>
        </w:rPr>
      </w:pPr>
      <w:r w:rsidRPr="007F5FC9">
        <w:rPr>
          <w:rFonts w:asciiTheme="majorHAnsi" w:eastAsiaTheme="majorEastAsia" w:hAnsiTheme="majorHAnsi" w:cstheme="majorBidi"/>
          <w:kern w:val="28"/>
        </w:rPr>
        <w:lastRenderedPageBreak/>
        <w:t>Despite having several benefits many organizations in the US find HIPAA compliance very challenging. HIPAA requires that data of an individual’s health must be stored and remain available when needed and should be deleted permanently when the data storage is no longer required. However, most computers recycle bins does not meet this requirement and thus considered as a HIPAA violation.</w:t>
      </w:r>
    </w:p>
    <w:p w:rsidR="007F5FC9" w:rsidRPr="007F5FC9" w:rsidRDefault="007F5FC9" w:rsidP="007F5FC9">
      <w:pPr>
        <w:rPr>
          <w:rFonts w:asciiTheme="majorHAnsi" w:eastAsiaTheme="majorEastAsia" w:hAnsiTheme="majorHAnsi" w:cstheme="majorBidi"/>
          <w:kern w:val="28"/>
        </w:rPr>
      </w:pPr>
      <w:r w:rsidRPr="007F5FC9">
        <w:rPr>
          <w:rFonts w:asciiTheme="majorHAnsi" w:eastAsiaTheme="majorEastAsia" w:hAnsiTheme="majorHAnsi" w:cstheme="majorBidi"/>
          <w:kern w:val="28"/>
        </w:rPr>
        <w:t xml:space="preserve">Another challenge associated with HIPAA is that many organizations that manage the health records pf people often have business associates agreements. According to the HIPAA Omnibus rule business associates must all use PHI (protected Health Information) by the business associates while also putting limits on data sharing. This is a challenge as an organization that handles health information of people often partners with multiple associates so it is difficult to put a limit on data sharing. Additionally, technology system failures and lack of training of people are also some major challenges that organizations face while implementing HIPAA. </w:t>
      </w:r>
    </w:p>
    <w:p w:rsidR="007F5FC9" w:rsidRPr="007F5FC9" w:rsidRDefault="007F5FC9" w:rsidP="007F5FC9">
      <w:pPr>
        <w:ind w:firstLine="0"/>
        <w:rPr>
          <w:rFonts w:asciiTheme="majorHAnsi" w:eastAsiaTheme="majorEastAsia" w:hAnsiTheme="majorHAnsi" w:cstheme="majorBidi"/>
          <w:b/>
          <w:kern w:val="28"/>
        </w:rPr>
      </w:pPr>
      <w:r w:rsidRPr="007F5FC9">
        <w:rPr>
          <w:rFonts w:asciiTheme="majorHAnsi" w:eastAsiaTheme="majorEastAsia" w:hAnsiTheme="majorHAnsi" w:cstheme="majorBidi"/>
          <w:b/>
          <w:kern w:val="28"/>
        </w:rPr>
        <w:t>Conclusion</w:t>
      </w:r>
    </w:p>
    <w:p w:rsidR="007F5FC9" w:rsidRDefault="007F5FC9" w:rsidP="007F5FC9">
      <w:pPr>
        <w:rPr>
          <w:rFonts w:asciiTheme="majorHAnsi" w:eastAsiaTheme="majorEastAsia" w:hAnsiTheme="majorHAnsi" w:cstheme="majorBidi"/>
          <w:kern w:val="28"/>
        </w:rPr>
      </w:pPr>
      <w:r w:rsidRPr="007F5FC9">
        <w:rPr>
          <w:rFonts w:asciiTheme="majorHAnsi" w:eastAsiaTheme="majorEastAsia" w:hAnsiTheme="majorHAnsi" w:cstheme="majorBidi"/>
          <w:kern w:val="28"/>
        </w:rPr>
        <w:t xml:space="preserve">The implementation of HIPAA is a bit complex and often overwhelming. However, it has several benefits. Organizations must ensure that the staff is familiar with the HIPAA privacy rules and the consequences of noncompliance. </w:t>
      </w:r>
    </w:p>
    <w:p w:rsidR="007F5FC9" w:rsidRDefault="007F5FC9" w:rsidP="007F5FC9">
      <w:pPr>
        <w:rPr>
          <w:rFonts w:asciiTheme="majorHAnsi" w:eastAsiaTheme="majorEastAsia" w:hAnsiTheme="majorHAnsi" w:cstheme="majorBidi"/>
          <w:kern w:val="28"/>
        </w:rPr>
      </w:pPr>
    </w:p>
    <w:bookmarkEnd w:id="0"/>
    <w:p w:rsidR="007F5FC9" w:rsidRDefault="007F5FC9" w:rsidP="007F5FC9">
      <w:pPr>
        <w:rPr>
          <w:rFonts w:asciiTheme="majorHAnsi" w:eastAsiaTheme="majorEastAsia" w:hAnsiTheme="majorHAnsi" w:cstheme="majorBidi"/>
          <w:kern w:val="28"/>
        </w:rPr>
      </w:pPr>
    </w:p>
    <w:p w:rsidR="007F5FC9" w:rsidRDefault="007F5FC9" w:rsidP="007F5FC9">
      <w:pPr>
        <w:rPr>
          <w:rFonts w:asciiTheme="majorHAnsi" w:eastAsiaTheme="majorEastAsia" w:hAnsiTheme="majorHAnsi" w:cstheme="majorBidi"/>
          <w:kern w:val="28"/>
        </w:rPr>
      </w:pPr>
    </w:p>
    <w:p w:rsidR="007F5FC9" w:rsidRDefault="007F5FC9" w:rsidP="007F5FC9">
      <w:pPr>
        <w:rPr>
          <w:rFonts w:asciiTheme="majorHAnsi" w:eastAsiaTheme="majorEastAsia" w:hAnsiTheme="majorHAnsi" w:cstheme="majorBidi"/>
          <w:kern w:val="28"/>
        </w:rPr>
      </w:pPr>
    </w:p>
    <w:p w:rsidR="007F5FC9" w:rsidRDefault="007F5FC9" w:rsidP="007F5FC9">
      <w:pPr>
        <w:rPr>
          <w:rFonts w:asciiTheme="majorHAnsi" w:eastAsiaTheme="majorEastAsia" w:hAnsiTheme="majorHAnsi" w:cstheme="majorBidi"/>
          <w:kern w:val="28"/>
        </w:rPr>
      </w:pPr>
    </w:p>
    <w:p w:rsidR="007F5FC9" w:rsidRPr="007F5FC9" w:rsidRDefault="007F5FC9" w:rsidP="007F5FC9">
      <w:pPr>
        <w:rPr>
          <w:rFonts w:asciiTheme="majorHAnsi" w:eastAsiaTheme="majorEastAsia" w:hAnsiTheme="majorHAnsi" w:cstheme="majorBidi"/>
          <w:kern w:val="28"/>
        </w:rPr>
      </w:pPr>
    </w:p>
    <w:p w:rsidR="00AB2469" w:rsidRPr="00AB2469" w:rsidRDefault="00AB2469" w:rsidP="00AB2469">
      <w:pPr>
        <w:pStyle w:val="Bibliography"/>
        <w:jc w:val="center"/>
        <w:rPr>
          <w:rFonts w:asciiTheme="majorHAnsi" w:eastAsiaTheme="majorEastAsia" w:hAnsiTheme="majorHAnsi" w:cstheme="majorBidi"/>
          <w:b/>
          <w:kern w:val="28"/>
        </w:rPr>
      </w:pPr>
      <w:r w:rsidRPr="00AB2469">
        <w:rPr>
          <w:rFonts w:asciiTheme="majorHAnsi" w:eastAsiaTheme="majorEastAsia" w:hAnsiTheme="majorHAnsi" w:cstheme="majorBidi"/>
          <w:b/>
          <w:kern w:val="28"/>
        </w:rPr>
        <w:lastRenderedPageBreak/>
        <w:t>Works Cited</w:t>
      </w:r>
    </w:p>
    <w:p w:rsidR="00AB2469" w:rsidRDefault="00AB2469" w:rsidP="00AB2469">
      <w:pPr>
        <w:pStyle w:val="Bibliography"/>
        <w:rPr>
          <w:rFonts w:asciiTheme="majorHAnsi" w:eastAsiaTheme="majorEastAsia" w:hAnsiTheme="majorHAnsi" w:cstheme="majorBidi"/>
          <w:kern w:val="28"/>
        </w:rPr>
      </w:pPr>
      <w:proofErr w:type="spellStart"/>
      <w:r w:rsidRPr="00AB2469">
        <w:rPr>
          <w:rFonts w:asciiTheme="majorHAnsi" w:eastAsiaTheme="majorEastAsia" w:hAnsiTheme="majorHAnsi" w:cstheme="majorBidi"/>
          <w:kern w:val="28"/>
        </w:rPr>
        <w:t>Mercuri</w:t>
      </w:r>
      <w:proofErr w:type="spellEnd"/>
      <w:r w:rsidRPr="00AB2469">
        <w:rPr>
          <w:rFonts w:asciiTheme="majorHAnsi" w:eastAsiaTheme="majorEastAsia" w:hAnsiTheme="majorHAnsi" w:cstheme="majorBidi"/>
          <w:kern w:val="28"/>
        </w:rPr>
        <w:t>, Rebecca T. "The HIPAA-</w:t>
      </w:r>
      <w:proofErr w:type="spellStart"/>
      <w:r w:rsidRPr="00AB2469">
        <w:rPr>
          <w:rFonts w:asciiTheme="majorHAnsi" w:eastAsiaTheme="majorEastAsia" w:hAnsiTheme="majorHAnsi" w:cstheme="majorBidi"/>
          <w:kern w:val="28"/>
        </w:rPr>
        <w:t>potamus</w:t>
      </w:r>
      <w:proofErr w:type="spellEnd"/>
      <w:r w:rsidRPr="00AB2469">
        <w:rPr>
          <w:rFonts w:asciiTheme="majorHAnsi" w:eastAsiaTheme="majorEastAsia" w:hAnsiTheme="majorHAnsi" w:cstheme="majorBidi"/>
          <w:kern w:val="28"/>
        </w:rPr>
        <w:t xml:space="preserve"> in health care data security." </w:t>
      </w:r>
      <w:r w:rsidRPr="00AB2469">
        <w:rPr>
          <w:rFonts w:asciiTheme="majorHAnsi" w:eastAsiaTheme="majorEastAsia" w:hAnsiTheme="majorHAnsi" w:cstheme="majorBidi"/>
          <w:i/>
          <w:iCs/>
          <w:kern w:val="28"/>
        </w:rPr>
        <w:t>Communications of the ACM</w:t>
      </w:r>
      <w:r w:rsidRPr="00AB2469">
        <w:rPr>
          <w:rFonts w:asciiTheme="majorHAnsi" w:eastAsiaTheme="majorEastAsia" w:hAnsiTheme="majorHAnsi" w:cstheme="majorBidi"/>
          <w:kern w:val="28"/>
        </w:rPr>
        <w:t> 47.7 (2004): 25-28.</w:t>
      </w:r>
    </w:p>
    <w:p w:rsidR="00490D05" w:rsidRPr="00490D05" w:rsidRDefault="00755770" w:rsidP="00490D05">
      <w:pPr>
        <w:pStyle w:val="Bibliography"/>
        <w:rPr>
          <w:rFonts w:ascii="Times New Roman" w:hAnsi="Times New Roman" w:cs="Times New Roman"/>
        </w:rPr>
      </w:pPr>
      <w:r>
        <w:rPr>
          <w:rFonts w:asciiTheme="majorHAnsi" w:eastAsiaTheme="majorEastAsia" w:hAnsiTheme="majorHAnsi" w:cstheme="majorBidi"/>
          <w:kern w:val="28"/>
        </w:rPr>
        <w:fldChar w:fldCharType="begin"/>
      </w:r>
      <w:r>
        <w:rPr>
          <w:rFonts w:asciiTheme="majorHAnsi" w:eastAsiaTheme="majorEastAsia" w:hAnsiTheme="majorHAnsi" w:cstheme="majorBidi"/>
          <w:kern w:val="28"/>
        </w:rPr>
        <w:instrText xml:space="preserve"> ADDIN ZOTERO_BIBL {"uncited":[],"omitted":[],"custom":[]} CSL_BIBLIOGRAPHY </w:instrText>
      </w:r>
      <w:r>
        <w:rPr>
          <w:rFonts w:asciiTheme="majorHAnsi" w:eastAsiaTheme="majorEastAsia" w:hAnsiTheme="majorHAnsi" w:cstheme="majorBidi"/>
          <w:kern w:val="28"/>
        </w:rPr>
        <w:fldChar w:fldCharType="separate"/>
      </w:r>
      <w:r w:rsidR="00490D05" w:rsidRPr="00490D05">
        <w:rPr>
          <w:rFonts w:ascii="Times New Roman" w:hAnsi="Times New Roman" w:cs="Times New Roman"/>
        </w:rPr>
        <w:t xml:space="preserve">Medicare, Centers for, et al. </w:t>
      </w:r>
      <w:r w:rsidR="00490D05" w:rsidRPr="00490D05">
        <w:rPr>
          <w:rFonts w:ascii="Times New Roman" w:hAnsi="Times New Roman" w:cs="Times New Roman"/>
          <w:i/>
          <w:iCs/>
        </w:rPr>
        <w:t>NationalHealthAccountsHistorical</w:t>
      </w:r>
      <w:r w:rsidR="00490D05" w:rsidRPr="00490D05">
        <w:rPr>
          <w:rFonts w:ascii="Times New Roman" w:hAnsi="Times New Roman" w:cs="Times New Roman"/>
        </w:rPr>
        <w:t>. 11 Dec. 2018, https://www.cms.gov/Research-Statistics-Data-and-Systems/Statistics-Trends-and-Reports/NationalHealthExpendData/NationalHealthAccountsHistorical.html.</w:t>
      </w:r>
    </w:p>
    <w:p w:rsidR="007F5FC9" w:rsidRPr="007F5FC9" w:rsidRDefault="00755770" w:rsidP="007F5FC9">
      <w:pPr>
        <w:ind w:firstLine="0"/>
        <w:rPr>
          <w:rFonts w:asciiTheme="majorHAnsi" w:eastAsiaTheme="majorEastAsia" w:hAnsiTheme="majorHAnsi" w:cstheme="majorBidi"/>
          <w:kern w:val="28"/>
        </w:rPr>
      </w:pPr>
      <w:r>
        <w:rPr>
          <w:rFonts w:asciiTheme="majorHAnsi" w:eastAsiaTheme="majorEastAsia" w:hAnsiTheme="majorHAnsi" w:cstheme="majorBidi"/>
          <w:kern w:val="28"/>
        </w:rPr>
        <w:fldChar w:fldCharType="end"/>
      </w:r>
    </w:p>
    <w:p w:rsidR="00160614" w:rsidRPr="004F7B07" w:rsidRDefault="00160614" w:rsidP="00315905">
      <w:pPr>
        <w:ind w:firstLine="0"/>
        <w:rPr>
          <w:rFonts w:asciiTheme="majorHAnsi" w:eastAsiaTheme="majorEastAsia" w:hAnsiTheme="majorHAnsi" w:cstheme="majorBidi"/>
          <w:kern w:val="28"/>
        </w:rPr>
      </w:pPr>
    </w:p>
    <w:sectPr w:rsidR="00160614" w:rsidRPr="004F7B07">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7745A" w:rsidRDefault="00F7745A">
      <w:pPr>
        <w:spacing w:line="240" w:lineRule="auto"/>
      </w:pPr>
      <w:r>
        <w:separator/>
      </w:r>
    </w:p>
  </w:endnote>
  <w:endnote w:type="continuationSeparator" w:id="0">
    <w:p w:rsidR="00F7745A" w:rsidRDefault="00F7745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7745A" w:rsidRDefault="00F7745A">
      <w:pPr>
        <w:spacing w:line="240" w:lineRule="auto"/>
      </w:pPr>
      <w:r>
        <w:separator/>
      </w:r>
    </w:p>
  </w:footnote>
  <w:footnote w:type="continuationSeparator" w:id="0">
    <w:p w:rsidR="00F7745A" w:rsidRDefault="00F7745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14DD" w:rsidRDefault="00F7745A">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404743">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14DD" w:rsidRDefault="00F7745A">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404743">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0D84819"/>
    <w:multiLevelType w:val="hybridMultilevel"/>
    <w:tmpl w:val="F55A2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1346FC3"/>
    <w:multiLevelType w:val="multilevel"/>
    <w:tmpl w:val="9CF04B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3B417C2"/>
    <w:multiLevelType w:val="hybridMultilevel"/>
    <w:tmpl w:val="BB1EE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AE30889"/>
    <w:multiLevelType w:val="multilevel"/>
    <w:tmpl w:val="37229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B1B5787"/>
    <w:multiLevelType w:val="multilevel"/>
    <w:tmpl w:val="4572ABF8"/>
    <w:numStyleLink w:val="MLAOutline"/>
  </w:abstractNum>
  <w:abstractNum w:abstractNumId="23" w15:restartNumberingAfterBreak="0">
    <w:nsid w:val="5D110DB6"/>
    <w:multiLevelType w:val="hybridMultilevel"/>
    <w:tmpl w:val="C13A541E"/>
    <w:lvl w:ilvl="0" w:tplc="54AEF3A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BA854C0"/>
    <w:multiLevelType w:val="hybridMultilevel"/>
    <w:tmpl w:val="18062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20"/>
  </w:num>
  <w:num w:numId="13">
    <w:abstractNumId w:val="22"/>
  </w:num>
  <w:num w:numId="14">
    <w:abstractNumId w:val="16"/>
  </w:num>
  <w:num w:numId="15">
    <w:abstractNumId w:val="25"/>
  </w:num>
  <w:num w:numId="16">
    <w:abstractNumId w:val="19"/>
  </w:num>
  <w:num w:numId="17">
    <w:abstractNumId w:val="11"/>
  </w:num>
  <w:num w:numId="18">
    <w:abstractNumId w:val="10"/>
  </w:num>
  <w:num w:numId="19">
    <w:abstractNumId w:val="18"/>
  </w:num>
  <w:num w:numId="20">
    <w:abstractNumId w:val="27"/>
  </w:num>
  <w:num w:numId="21">
    <w:abstractNumId w:val="15"/>
  </w:num>
  <w:num w:numId="22">
    <w:abstractNumId w:val="24"/>
  </w:num>
  <w:num w:numId="23">
    <w:abstractNumId w:val="23"/>
  </w:num>
  <w:num w:numId="24">
    <w:abstractNumId w:val="21"/>
  </w:num>
  <w:num w:numId="25">
    <w:abstractNumId w:val="13"/>
  </w:num>
  <w:num w:numId="26">
    <w:abstractNumId w:val="26"/>
  </w:num>
  <w:num w:numId="27">
    <w:abstractNumId w:val="12"/>
  </w:num>
  <w:num w:numId="2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05CB"/>
    <w:rsid w:val="00004353"/>
    <w:rsid w:val="000047CE"/>
    <w:rsid w:val="00017052"/>
    <w:rsid w:val="00040CBB"/>
    <w:rsid w:val="00041B6A"/>
    <w:rsid w:val="00061E91"/>
    <w:rsid w:val="0006384F"/>
    <w:rsid w:val="00064207"/>
    <w:rsid w:val="0008312B"/>
    <w:rsid w:val="00084E06"/>
    <w:rsid w:val="00093427"/>
    <w:rsid w:val="000A1EB6"/>
    <w:rsid w:val="000A7AB8"/>
    <w:rsid w:val="000B78C8"/>
    <w:rsid w:val="0010187C"/>
    <w:rsid w:val="00123718"/>
    <w:rsid w:val="00140147"/>
    <w:rsid w:val="001463B2"/>
    <w:rsid w:val="00160047"/>
    <w:rsid w:val="00160614"/>
    <w:rsid w:val="0016743A"/>
    <w:rsid w:val="0018463E"/>
    <w:rsid w:val="00186FF0"/>
    <w:rsid w:val="00187255"/>
    <w:rsid w:val="001B32A4"/>
    <w:rsid w:val="001E0F53"/>
    <w:rsid w:val="001F62C0"/>
    <w:rsid w:val="00230B2D"/>
    <w:rsid w:val="00245E02"/>
    <w:rsid w:val="002510C6"/>
    <w:rsid w:val="00275238"/>
    <w:rsid w:val="00275F3B"/>
    <w:rsid w:val="002B0BEB"/>
    <w:rsid w:val="002D16BF"/>
    <w:rsid w:val="002D19B4"/>
    <w:rsid w:val="002E7689"/>
    <w:rsid w:val="002F031D"/>
    <w:rsid w:val="002F1B9B"/>
    <w:rsid w:val="00302BEF"/>
    <w:rsid w:val="003116E4"/>
    <w:rsid w:val="00315905"/>
    <w:rsid w:val="00327CB9"/>
    <w:rsid w:val="00337CC8"/>
    <w:rsid w:val="003439FC"/>
    <w:rsid w:val="00353B66"/>
    <w:rsid w:val="00364805"/>
    <w:rsid w:val="00404743"/>
    <w:rsid w:val="0041582E"/>
    <w:rsid w:val="00420EEE"/>
    <w:rsid w:val="00436707"/>
    <w:rsid w:val="00456604"/>
    <w:rsid w:val="00457B8C"/>
    <w:rsid w:val="004637B0"/>
    <w:rsid w:val="004859E5"/>
    <w:rsid w:val="00487D0D"/>
    <w:rsid w:val="00490D05"/>
    <w:rsid w:val="0049105C"/>
    <w:rsid w:val="004A2675"/>
    <w:rsid w:val="004C6AAD"/>
    <w:rsid w:val="004F7139"/>
    <w:rsid w:val="004F7B07"/>
    <w:rsid w:val="00504A81"/>
    <w:rsid w:val="005131A8"/>
    <w:rsid w:val="00516C83"/>
    <w:rsid w:val="005525EB"/>
    <w:rsid w:val="0055547A"/>
    <w:rsid w:val="00565C4B"/>
    <w:rsid w:val="0057093C"/>
    <w:rsid w:val="00583F92"/>
    <w:rsid w:val="005962BD"/>
    <w:rsid w:val="005B24AA"/>
    <w:rsid w:val="005F0BF5"/>
    <w:rsid w:val="00621928"/>
    <w:rsid w:val="0064068C"/>
    <w:rsid w:val="00640C62"/>
    <w:rsid w:val="00642130"/>
    <w:rsid w:val="00662B7B"/>
    <w:rsid w:val="00662B85"/>
    <w:rsid w:val="006714C3"/>
    <w:rsid w:val="00691EC1"/>
    <w:rsid w:val="006A5F32"/>
    <w:rsid w:val="006C4855"/>
    <w:rsid w:val="006D3304"/>
    <w:rsid w:val="00701372"/>
    <w:rsid w:val="007256F2"/>
    <w:rsid w:val="0073704E"/>
    <w:rsid w:val="00755770"/>
    <w:rsid w:val="007761E6"/>
    <w:rsid w:val="0078004E"/>
    <w:rsid w:val="007957E3"/>
    <w:rsid w:val="007C53FB"/>
    <w:rsid w:val="007F5CE7"/>
    <w:rsid w:val="007F5FC9"/>
    <w:rsid w:val="007F6E03"/>
    <w:rsid w:val="00806F73"/>
    <w:rsid w:val="00826399"/>
    <w:rsid w:val="0082753D"/>
    <w:rsid w:val="00855083"/>
    <w:rsid w:val="0087278C"/>
    <w:rsid w:val="008942A8"/>
    <w:rsid w:val="008A0AC2"/>
    <w:rsid w:val="008A4CD4"/>
    <w:rsid w:val="008A551F"/>
    <w:rsid w:val="008A6D9A"/>
    <w:rsid w:val="008B7D18"/>
    <w:rsid w:val="008D4B8C"/>
    <w:rsid w:val="008D7520"/>
    <w:rsid w:val="008E65CF"/>
    <w:rsid w:val="008F1F97"/>
    <w:rsid w:val="008F4052"/>
    <w:rsid w:val="009437CD"/>
    <w:rsid w:val="00950207"/>
    <w:rsid w:val="00957EC1"/>
    <w:rsid w:val="009729C1"/>
    <w:rsid w:val="00985A65"/>
    <w:rsid w:val="009A3159"/>
    <w:rsid w:val="009B257F"/>
    <w:rsid w:val="009B63F2"/>
    <w:rsid w:val="009C73CB"/>
    <w:rsid w:val="009D1E76"/>
    <w:rsid w:val="009D4EB3"/>
    <w:rsid w:val="009E2C33"/>
    <w:rsid w:val="009F748F"/>
    <w:rsid w:val="00A14192"/>
    <w:rsid w:val="00A364A3"/>
    <w:rsid w:val="00A41CC6"/>
    <w:rsid w:val="00A4545E"/>
    <w:rsid w:val="00A51591"/>
    <w:rsid w:val="00A762B9"/>
    <w:rsid w:val="00A77BD3"/>
    <w:rsid w:val="00A840D7"/>
    <w:rsid w:val="00A87729"/>
    <w:rsid w:val="00A93BAA"/>
    <w:rsid w:val="00AB2469"/>
    <w:rsid w:val="00AB579A"/>
    <w:rsid w:val="00AC014E"/>
    <w:rsid w:val="00AE4A42"/>
    <w:rsid w:val="00B02C64"/>
    <w:rsid w:val="00B05E72"/>
    <w:rsid w:val="00B13D1B"/>
    <w:rsid w:val="00B43A3F"/>
    <w:rsid w:val="00B5166E"/>
    <w:rsid w:val="00B525A6"/>
    <w:rsid w:val="00B818DF"/>
    <w:rsid w:val="00BA1BAA"/>
    <w:rsid w:val="00BA7215"/>
    <w:rsid w:val="00BB619B"/>
    <w:rsid w:val="00BB7238"/>
    <w:rsid w:val="00BD1821"/>
    <w:rsid w:val="00BD63AA"/>
    <w:rsid w:val="00BE17FE"/>
    <w:rsid w:val="00BE1A73"/>
    <w:rsid w:val="00BE296E"/>
    <w:rsid w:val="00BE7731"/>
    <w:rsid w:val="00C04479"/>
    <w:rsid w:val="00C32C73"/>
    <w:rsid w:val="00C338F0"/>
    <w:rsid w:val="00C5058C"/>
    <w:rsid w:val="00C72A45"/>
    <w:rsid w:val="00C879FD"/>
    <w:rsid w:val="00C903DA"/>
    <w:rsid w:val="00CB0C9C"/>
    <w:rsid w:val="00CC4166"/>
    <w:rsid w:val="00CD052B"/>
    <w:rsid w:val="00CD3FEE"/>
    <w:rsid w:val="00D012C5"/>
    <w:rsid w:val="00D01CA7"/>
    <w:rsid w:val="00D05A7B"/>
    <w:rsid w:val="00D11271"/>
    <w:rsid w:val="00D134A0"/>
    <w:rsid w:val="00D52117"/>
    <w:rsid w:val="00D81E7D"/>
    <w:rsid w:val="00DB0D39"/>
    <w:rsid w:val="00DC73A7"/>
    <w:rsid w:val="00DE322C"/>
    <w:rsid w:val="00DE6ABD"/>
    <w:rsid w:val="00DE7788"/>
    <w:rsid w:val="00E03F53"/>
    <w:rsid w:val="00E10B7B"/>
    <w:rsid w:val="00E14005"/>
    <w:rsid w:val="00E4122D"/>
    <w:rsid w:val="00E432AB"/>
    <w:rsid w:val="00E472FA"/>
    <w:rsid w:val="00E614DD"/>
    <w:rsid w:val="00E627B4"/>
    <w:rsid w:val="00E974B2"/>
    <w:rsid w:val="00EA58DB"/>
    <w:rsid w:val="00EB684E"/>
    <w:rsid w:val="00EF3D14"/>
    <w:rsid w:val="00F05C45"/>
    <w:rsid w:val="00F200D5"/>
    <w:rsid w:val="00F42D05"/>
    <w:rsid w:val="00F7745A"/>
    <w:rsid w:val="00F82466"/>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E4DCD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styleId="Hyperlink">
    <w:name w:val="Hyperlink"/>
    <w:basedOn w:val="DefaultParagraphFont"/>
    <w:uiPriority w:val="99"/>
    <w:unhideWhenUsed/>
    <w:rsid w:val="00BE296E"/>
    <w:rPr>
      <w:color w:val="5F5F5F" w:themeColor="hyperlink"/>
      <w:u w:val="single"/>
    </w:rPr>
  </w:style>
  <w:style w:type="paragraph" w:styleId="ListParagraph">
    <w:name w:val="List Paragraph"/>
    <w:basedOn w:val="Normal"/>
    <w:uiPriority w:val="34"/>
    <w:unhideWhenUsed/>
    <w:qFormat/>
    <w:rsid w:val="009729C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38653218">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18040221">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3555266">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25607966">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84FC0"/>
    <w:rsid w:val="000D1766"/>
    <w:rsid w:val="00100A54"/>
    <w:rsid w:val="00142BD5"/>
    <w:rsid w:val="0019019F"/>
    <w:rsid w:val="00247EFF"/>
    <w:rsid w:val="002E137A"/>
    <w:rsid w:val="003729CB"/>
    <w:rsid w:val="00387FAD"/>
    <w:rsid w:val="003A0181"/>
    <w:rsid w:val="003A7B13"/>
    <w:rsid w:val="003C14BD"/>
    <w:rsid w:val="003F7331"/>
    <w:rsid w:val="004126DE"/>
    <w:rsid w:val="00501B35"/>
    <w:rsid w:val="00576B5E"/>
    <w:rsid w:val="005A3EFE"/>
    <w:rsid w:val="00636A15"/>
    <w:rsid w:val="00674285"/>
    <w:rsid w:val="0077553C"/>
    <w:rsid w:val="00831991"/>
    <w:rsid w:val="008C2DF8"/>
    <w:rsid w:val="00AA30C0"/>
    <w:rsid w:val="00B82D80"/>
    <w:rsid w:val="00C67915"/>
    <w:rsid w:val="00C76583"/>
    <w:rsid w:val="00D265AE"/>
    <w:rsid w:val="00D72020"/>
    <w:rsid w:val="00DF23D1"/>
    <w:rsid w:val="00E72318"/>
    <w:rsid w:val="00F403B0"/>
    <w:rsid w:val="00F64D5B"/>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Jac13</b:Tag>
    <b:SourceType>Film</b:SourceType>
    <b:Guid>{1405D3B5-BECE-4567-A384-2F4BBC5DD972}</b:Guid>
    <b:Title>Tough guise 2 : violence, manhood &amp; American culture</b:Title>
    <b:Year>2013</b:Year>
    <b:Author>
      <b:Author>
        <b:NameList>
          <b:Person>
            <b:Last>Earp</b:Last>
            <b:First>Jeremy</b:First>
          </b:Person>
          <b:Person>
            <b:Last>Katz</b:Last>
            <b:First>Jackson</b:First>
          </b:Person>
          <b:Person>
            <b:Last>Young</b:Last>
            <b:First>Jason</b:First>
            <b:Middle>T</b:Middle>
          </b:Person>
          <b:Person>
            <b:Last>Jhally</b:Last>
            <b:First>Sut</b:First>
          </b:Person>
          <b:Person>
            <b:Last>Rabinovitz</b:Last>
            <b:First>David</b:First>
          </b:Person>
        </b:NameList>
      </b:Author>
      <b:Director>
        <b:NameList>
          <b:Person>
            <b:Last>Jackson Katz</b:Last>
            <b:First>Jason</b:First>
            <b:Middle>Young, Jeremy Earp, Sut Jhally</b:Middle>
          </b:Person>
        </b:NameList>
      </b:Director>
    </b:Author>
    <b:CountryRegion>Northampton, MA</b:CountryRegion>
    <b:Distributor>Media Education Foundation, [2013] ©2013</b:Distributor>
    <b:RefOrder>2</b:RefOrder>
  </b:Source>
  <b:Source>
    <b:Tag>Zin02</b:Tag>
    <b:SourceType>InternetSite</b:SourceType>
    <b:Guid>{3CD6372C-BD21-4107-A2A2-A57235FD5C86}</b:Guid>
    <b:Title> Don't Blame the Eater</b:Title>
    <b:Year>2002</b:Year>
    <b:Author>
      <b:Author>
        <b:NameList>
          <b:Person>
            <b:Last>Zinczenko</b:Last>
            <b:First>David</b:First>
          </b:Person>
        </b:NameList>
      </b:Author>
    </b:Author>
    <b:Month>November</b:Month>
    <b:Day>23</b:Day>
    <b:InternetSiteTitle>The New York Times</b:InternetSiteTitle>
    <b:ProductionCompany>© 2019 The New York Times Company</b:ProductionCompany>
    <b:URL>https://www.nytimes.com/2002/11/23/opinion/don-t-blame-the-eater.html</b:URL>
    <b:RefOrder>3</b:RefOrder>
  </b:Source>
  <b:Source>
    <b:Tag>Zai98</b:Tag>
    <b:SourceType>Film</b:SourceType>
    <b:Guid>{F16B29AE-05AA-4023-84FB-2C556C7164DE}</b:Guid>
    <b:Title>A Civil Action</b:Title>
    <b:Year>1998</b:Year>
    <b:Author>
      <b:Director>
        <b:NameList>
          <b:Person>
            <b:Last>Zaillian</b:Last>
            <b:First>Steven</b:First>
          </b:Person>
        </b:NameList>
      </b:Director>
      <b:Writer>
        <b:NameList>
          <b:Person>
            <b:Last>Zaillian</b:Last>
            <b:First>Steven</b:First>
          </b:Person>
        </b:NameList>
      </b:Writer>
    </b:Author>
    <b:ProductionCompany>Touchstone Pictures, Paramount Pictures</b:ProductionCompany>
    <b:Distributor>Buena Vista Pictures</b:Distribut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DCAE9E3-A8A9-4FD1-A4F9-7682164EF9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631</Words>
  <Characters>3600</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15T13:16:00Z</dcterms:created>
  <dcterms:modified xsi:type="dcterms:W3CDTF">2019-11-15T13:1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BF6DfMuh"/&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